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23C78F55" w:rsidR="00425004" w:rsidRDefault="00B720B2" w:rsidP="00E44513">
      <w:pPr>
        <w:spacing w:after="0" w:line="480" w:lineRule="auto"/>
        <w:ind w:left="0" w:firstLine="0"/>
        <w:rPr>
          <w:szCs w:val="24"/>
        </w:rPr>
      </w:pPr>
      <w:r w:rsidRPr="008C7178">
        <w:rPr>
          <w:b/>
          <w:szCs w:val="24"/>
        </w:rPr>
        <w:lastRenderedPageBreak/>
        <w:t>ABSTRACT (</w:t>
      </w:r>
      <w:del w:id="1" w:author="Billy Mitchell"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2"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 xml:space="preserve">Study </w:t>
      </w:r>
      <w:proofErr w:type="gramStart"/>
      <w:r w:rsidR="006725C8">
        <w:rPr>
          <w:szCs w:val="24"/>
        </w:rPr>
        <w:t>1</w:t>
      </w:r>
      <w:proofErr w:type="gramEnd"/>
      <w:r w:rsidRPr="008C7178">
        <w:rPr>
          <w:szCs w:val="24"/>
        </w:rPr>
        <w:t xml:space="preserve"> (</w:t>
      </w:r>
      <w:r w:rsidRPr="008C7178">
        <w:rPr>
          <w:i/>
          <w:szCs w:val="24"/>
        </w:rPr>
        <w:t xml:space="preserve">n = </w:t>
      </w:r>
      <w:r w:rsidRPr="008C7178">
        <w:rPr>
          <w:szCs w:val="24"/>
        </w:rPr>
        <w:t xml:space="preserve">118) </w:t>
      </w:r>
      <w:ins w:id="3" w:author="Billy Mitchell" w:date="2023-11-07T09:37:00Z">
        <w:r w:rsidR="00532284">
          <w:rPr>
            <w:szCs w:val="24"/>
          </w:rPr>
          <w:t>did not</w:t>
        </w:r>
      </w:ins>
      <w:del w:id="4"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5"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6" w:author="Billy Mitchell" w:date="2023-11-07T09:39:00Z">
        <w:r w:rsidR="00532284">
          <w:rPr>
            <w:szCs w:val="24"/>
          </w:rPr>
          <w:t xml:space="preserve">more closely </w:t>
        </w:r>
      </w:ins>
      <w:del w:id="7" w:author="Billy Mitchell" w:date="2023-11-07T09:39:00Z">
        <w:r w:rsidR="002D566C" w:rsidDel="00532284">
          <w:rPr>
            <w:szCs w:val="24"/>
          </w:rPr>
          <w:delText>better</w:delText>
        </w:r>
      </w:del>
      <w:r w:rsidR="002D566C">
        <w:rPr>
          <w:szCs w:val="24"/>
        </w:rPr>
        <w:t xml:space="preserve"> </w:t>
      </w:r>
      <w:ins w:id="8" w:author="Billy Mitchell" w:date="2023-11-07T09:39:00Z">
        <w:r w:rsidR="00532284">
          <w:rPr>
            <w:szCs w:val="24"/>
          </w:rPr>
          <w:t>parallel</w:t>
        </w:r>
      </w:ins>
      <w:del w:id="9"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10" w:author="Billy Mitchell" w:date="2023-11-07T09:40:00Z">
        <w:r w:rsidR="00532284">
          <w:rPr>
            <w:szCs w:val="24"/>
          </w:rPr>
          <w:t>forecasted</w:t>
        </w:r>
      </w:ins>
      <w:del w:id="11"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2"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3" w:author="Billy Mitchell" w:date="2023-11-07T09:39:00Z">
        <w:r w:rsidR="00532284">
          <w:rPr>
            <w:szCs w:val="24"/>
          </w:rPr>
          <w:t xml:space="preserve"> in the haunted house</w:t>
        </w:r>
      </w:ins>
      <w:r w:rsidR="00B17C41">
        <w:rPr>
          <w:szCs w:val="24"/>
        </w:rPr>
        <w:t xml:space="preserve">. The </w:t>
      </w:r>
      <w:del w:id="14" w:author="Billy Mitchell" w:date="2023-11-07T09:40:00Z">
        <w:r w:rsidR="00B17C41" w:rsidDel="00532284">
          <w:rPr>
            <w:szCs w:val="24"/>
          </w:rPr>
          <w:delText xml:space="preserve">forecasted </w:delText>
        </w:r>
      </w:del>
      <w:r w:rsidR="00B17C41">
        <w:rPr>
          <w:szCs w:val="24"/>
        </w:rPr>
        <w:t>choice</w:t>
      </w:r>
      <w:ins w:id="15" w:author="Billy Mitchell" w:date="2023-11-07T09:40:00Z">
        <w:r w:rsidR="00532284">
          <w:rPr>
            <w:szCs w:val="24"/>
          </w:rPr>
          <w:t>s</w:t>
        </w:r>
      </w:ins>
      <w:r w:rsidR="00B17C41">
        <w:rPr>
          <w:szCs w:val="24"/>
        </w:rPr>
        <w:t xml:space="preserve"> of </w:t>
      </w:r>
      <w:ins w:id="16" w:author="Billy Mitchell" w:date="2023-11-07T09:40:00Z">
        <w:r w:rsidR="00532284">
          <w:rPr>
            <w:szCs w:val="24"/>
          </w:rPr>
          <w:t>forecasters</w:t>
        </w:r>
      </w:ins>
      <w:del w:id="17" w:author="Billy Mitchell" w:date="2023-11-07T09:40:00Z">
        <w:r w:rsidR="00B17C41" w:rsidDel="00532284">
          <w:rPr>
            <w:szCs w:val="24"/>
          </w:rPr>
          <w:delText>predictor</w:delText>
        </w:r>
      </w:del>
      <w:del w:id="18" w:author="Billy Mitchell"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19" w:author="Billy Mitchell" w:date="2023-11-07T09:44:00Z">
        <w:r w:rsidR="00057DC8">
          <w:rPr>
            <w:szCs w:val="24"/>
          </w:rPr>
          <w:t xml:space="preserve"> Study </w:t>
        </w:r>
        <w:proofErr w:type="gramStart"/>
        <w:r w:rsidR="00057DC8">
          <w:rPr>
            <w:szCs w:val="24"/>
          </w:rPr>
          <w:t>3</w:t>
        </w:r>
        <w:proofErr w:type="gramEnd"/>
        <w:r w:rsidR="00057DC8">
          <w:rPr>
            <w:szCs w:val="24"/>
          </w:rPr>
          <w:t xml:space="preserve"> </w:t>
        </w:r>
      </w:ins>
      <w:ins w:id="20" w:author="Billy Mitchell" w:date="2023-11-07T09:46:00Z">
        <w:r w:rsidR="00057DC8">
          <w:rPr>
            <w:szCs w:val="24"/>
          </w:rPr>
          <w:t>leveraged video stimuli in a 2</w:t>
        </w:r>
      </w:ins>
      <w:ins w:id="21" w:author="Billy Mitchell" w:date="2023-11-07T09:48:00Z">
        <w:r w:rsidR="00057DC8">
          <w:rPr>
            <w:szCs w:val="24"/>
          </w:rPr>
          <w:t xml:space="preserve"> (condition: experience vs. forecast) </w:t>
        </w:r>
      </w:ins>
      <w:ins w:id="22" w:author="Billy Mitchell" w:date="2023-11-07T09:46:00Z">
        <w:r w:rsidR="00057DC8">
          <w:rPr>
            <w:szCs w:val="24"/>
          </w:rPr>
          <w:t>x</w:t>
        </w:r>
      </w:ins>
      <w:ins w:id="23" w:author="Billy Mitchell" w:date="2023-11-07T09:49:00Z">
        <w:r w:rsidR="00057DC8">
          <w:rPr>
            <w:szCs w:val="24"/>
          </w:rPr>
          <w:t xml:space="preserve"> </w:t>
        </w:r>
      </w:ins>
      <w:ins w:id="24" w:author="Billy Mitchell" w:date="2023-11-07T09:46:00Z">
        <w:r w:rsidR="00057DC8">
          <w:rPr>
            <w:szCs w:val="24"/>
          </w:rPr>
          <w:t>2</w:t>
        </w:r>
      </w:ins>
      <w:ins w:id="25" w:author="Billy Mitchell" w:date="2023-11-07T09:49:00Z">
        <w:r w:rsidR="00057DC8">
          <w:rPr>
            <w:szCs w:val="24"/>
          </w:rPr>
          <w:t xml:space="preserve"> (intensity: low vs. high)</w:t>
        </w:r>
      </w:ins>
      <w:ins w:id="26" w:author="Billy Mitchell" w:date="2023-11-07T09:46:00Z">
        <w:r w:rsidR="00057DC8">
          <w:rPr>
            <w:szCs w:val="24"/>
          </w:rPr>
          <w:t xml:space="preserve"> mixed design</w:t>
        </w:r>
      </w:ins>
      <w:ins w:id="27" w:author="Billy Mitchell" w:date="2023-11-07T09:50:00Z">
        <w:r w:rsidR="00E358A8">
          <w:rPr>
            <w:szCs w:val="24"/>
          </w:rPr>
          <w:t xml:space="preserve"> to identify differences between strategy usage and forecasting in </w:t>
        </w:r>
      </w:ins>
      <w:ins w:id="28" w:author="Billy Mitchell" w:date="2023-11-07T10:21:00Z">
        <w:r w:rsidR="00E358A8">
          <w:rPr>
            <w:szCs w:val="24"/>
          </w:rPr>
          <w:t>the same context with the same stimuli.</w:t>
        </w:r>
      </w:ins>
      <w:del w:id="29" w:author="Billy Mitchell" w:date="2023-11-07T09:49:00Z">
        <w:r w:rsidR="007937AC" w:rsidDel="00057DC8">
          <w:rPr>
            <w:szCs w:val="24"/>
          </w:rPr>
          <w:delText xml:space="preserve"> </w:delText>
        </w:r>
      </w:del>
      <w:ins w:id="30"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31" w:author="Billy Mitchell" w:date="2023-11-07T10:35:00Z"/>
          <w:b/>
          <w:bCs/>
          <w:szCs w:val="24"/>
        </w:rPr>
      </w:pPr>
    </w:p>
    <w:p w14:paraId="48583150" w14:textId="692FE25E" w:rsidR="00F04217" w:rsidDel="00260459" w:rsidRDefault="00F04217" w:rsidP="00E44513">
      <w:pPr>
        <w:spacing w:after="0" w:line="480" w:lineRule="auto"/>
        <w:ind w:left="0" w:firstLine="0"/>
        <w:rPr>
          <w:del w:id="32" w:author="Billy Mitchell"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2"/>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3" w:name="_Hlk119972138"/>
      <w:r w:rsidRPr="008C7178">
        <w:rPr>
          <w:b/>
          <w:szCs w:val="24"/>
        </w:rPr>
        <w:lastRenderedPageBreak/>
        <w:t>INTRODUCTION</w:t>
      </w:r>
    </w:p>
    <w:p w14:paraId="7666883A" w14:textId="515243DD"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4" w:name="_Hlk132854119"/>
      <w:r w:rsidRPr="004E6FCA">
        <w:rPr>
          <w:szCs w:val="24"/>
        </w:rPr>
        <w:t xml:space="preserve">We can </w:t>
      </w:r>
      <w:r w:rsidR="00AF35DC">
        <w:rPr>
          <w:szCs w:val="24"/>
        </w:rPr>
        <w:t>attempt</w:t>
      </w:r>
      <w:r w:rsidRPr="004E6FCA">
        <w:rPr>
          <w:szCs w:val="24"/>
        </w:rPr>
        <w:t xml:space="preserve"> to change our emotional responses when navigat</w:t>
      </w:r>
      <w:r w:rsidR="00AF35DC">
        <w:rPr>
          <w:szCs w:val="24"/>
        </w:rPr>
        <w:t>ing</w:t>
      </w:r>
      <w:r w:rsidRPr="004E6FCA">
        <w:rPr>
          <w:szCs w:val="24"/>
        </w:rPr>
        <w:t xml:space="preserve"> loud, crowded spaces, unexpected confrontations, or circumstances that we lack control over</w:t>
      </w:r>
      <w:bookmarkEnd w:id="34"/>
      <w:r w:rsidRPr="004E6FCA">
        <w:rPr>
          <w:szCs w:val="24"/>
        </w:rPr>
        <w:t>, but our ability to successfully regulate our emotions in these contexts may be limited.</w:t>
      </w:r>
      <w:r w:rsidR="00AF35DC">
        <w:rPr>
          <w:szCs w:val="24"/>
        </w:rPr>
        <w:t xml:space="preserve"> </w:t>
      </w:r>
      <w:r w:rsidR="00577234">
        <w:rPr>
          <w:szCs w:val="24"/>
        </w:rPr>
        <w:t xml:space="preserve"> A key </w:t>
      </w:r>
      <w:proofErr w:type="gramStart"/>
      <w:r w:rsidR="00577234">
        <w:rPr>
          <w:szCs w:val="24"/>
        </w:rPr>
        <w:t>factor which may drive the efficacy of regulation</w:t>
      </w:r>
      <w:proofErr w:type="gramEnd"/>
      <w:r w:rsidR="00577234">
        <w:rPr>
          <w:szCs w:val="24"/>
        </w:rPr>
        <w:t xml:space="preserve"> is which strategy an individual engages with, as the efficacy of a regulation strategy is highly context</w:t>
      </w:r>
      <w:r w:rsidR="005B626E">
        <w:rPr>
          <w:szCs w:val="24"/>
        </w:rPr>
        <w:t>-</w:t>
      </w:r>
      <w:r w:rsidR="00577234">
        <w:rPr>
          <w:szCs w:val="24"/>
        </w:rPr>
        <w:t>d</w:t>
      </w:r>
      <w:r w:rsidR="005B626E">
        <w:rPr>
          <w:szCs w:val="24"/>
        </w:rPr>
        <w:t>ependent</w:t>
      </w:r>
      <w:r w:rsidR="00577234">
        <w:rPr>
          <w:szCs w:val="24"/>
        </w:rPr>
        <w:t xml:space="preserve">. </w:t>
      </w:r>
      <w:r w:rsidR="00AF35DC">
        <w:rPr>
          <w:szCs w:val="24"/>
        </w:rPr>
        <w:t>As</w:t>
      </w:r>
      <w:r w:rsidRPr="004E6FCA">
        <w:rPr>
          <w:szCs w:val="24"/>
        </w:rPr>
        <w:t xml:space="preserve"> such, researchers have emphasized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2CF57C1A"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regulation strategies are often dichotomized as engagement strategies which have high cognitive demands, like altering the meaning or interpretation of the emotion-eliciting stimulus (i.e., reappraisal), </w:t>
      </w:r>
      <w:r w:rsidR="00952E8D">
        <w:rPr>
          <w:szCs w:val="24"/>
        </w:rPr>
        <w:t>or</w:t>
      </w:r>
      <w:r w:rsidR="004E6FCA" w:rsidRPr="004E6FCA">
        <w:rPr>
          <w:szCs w:val="24"/>
        </w:rPr>
        <w:t xml:space="preserve"> disengagement strategies which have low cognitive demands, like diverting attention (i.e., distraction) or inhibiting the expression of emotion (i.e., suppression) </w:t>
      </w:r>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14A3D865"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w:t>
      </w:r>
      <w:r w:rsidR="004E6FCA" w:rsidRPr="004E6FCA">
        <w:rPr>
          <w:szCs w:val="24"/>
        </w:rPr>
        <w:lastRenderedPageBreak/>
        <w:t xml:space="preserve">compensate by selecting strategies that demand less cognitive effort according to the selection, </w:t>
      </w:r>
      <w:bookmarkStart w:id="35" w:name="_GoBack"/>
      <w:bookmarkEnd w:id="35"/>
      <w:r w:rsidR="004E6FCA" w:rsidRPr="004E6FCA">
        <w:rPr>
          <w:szCs w:val="24"/>
        </w:rPr>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you are watching th</w:t>
      </w:r>
      <w:r w:rsidR="00E07969">
        <w:rPr>
          <w:szCs w:val="24"/>
        </w:rPr>
        <w:t>is</w:t>
      </w:r>
      <w:r>
        <w:rPr>
          <w:szCs w:val="24"/>
        </w:rPr>
        <w:t xml:space="preserve"> horror movie wh</w:t>
      </w:r>
      <w:r w:rsidR="00E07969">
        <w:rPr>
          <w:szCs w:val="24"/>
        </w:rPr>
        <w:t xml:space="preserve">ile </w:t>
      </w:r>
      <w:r>
        <w:rPr>
          <w:szCs w:val="24"/>
        </w:rPr>
        <w:t xml:space="preserve">you are tired,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 in order to study it</w:t>
      </w:r>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high-</w:t>
      </w:r>
      <w:proofErr w:type="gramStart"/>
      <w:r w:rsidR="00D12D06">
        <w:rPr>
          <w:szCs w:val="24"/>
        </w:rPr>
        <w:t>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4F8AE995"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 xml:space="preserve">e.g., Valence; </w:t>
      </w:r>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36" w:author="Billy Mitchell" w:date="2023-11-07T10:40:00Z">
        <w:r w:rsidR="00801A78">
          <w:rPr>
            <w:szCs w:val="24"/>
          </w:rPr>
          <w:t xml:space="preserve">offer an efficient, </w:t>
        </w:r>
      </w:ins>
      <w:ins w:id="37" w:author="Billy Mitchell" w:date="2023-11-07T13:42:00Z">
        <w:r w:rsidR="00801A78">
          <w:rPr>
            <w:szCs w:val="24"/>
          </w:rPr>
          <w:t xml:space="preserve">reliable, and </w:t>
        </w:r>
      </w:ins>
      <w:ins w:id="38" w:author="Billy Mitchell" w:date="2023-11-07T10:40:00Z">
        <w:r w:rsidR="00801A78">
          <w:rPr>
            <w:szCs w:val="24"/>
          </w:rPr>
          <w:t>standardized means of</w:t>
        </w:r>
      </w:ins>
      <w:ins w:id="39" w:author="Billy Mitchell" w:date="2023-11-07T13:41:00Z">
        <w:r w:rsidR="00801A78">
          <w:rPr>
            <w:szCs w:val="24"/>
          </w:rPr>
          <w:t xml:space="preserve"> assessing</w:t>
        </w:r>
      </w:ins>
      <w:ins w:id="40" w:author="Billy Mitchell" w:date="2023-11-07T13:42:00Z">
        <w:r w:rsidR="00801A78">
          <w:rPr>
            <w:szCs w:val="24"/>
          </w:rPr>
          <w:t xml:space="preserve"> self-regulation</w:t>
        </w:r>
      </w:ins>
      <w:ins w:id="41" w:author="Billy Mitchell" w:date="2023-11-07T10:40:00Z">
        <w:r w:rsidR="00260459">
          <w:rPr>
            <w:szCs w:val="24"/>
          </w:rPr>
          <w:t xml:space="preserve"> </w:t>
        </w:r>
      </w:ins>
      <w:del w:id="42" w:author="Billy Mitchell"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Modern constructivist theories of emotion hold that emotional experiences are dynamically constructed by individuals through cognitive and social processes, including personal interpretations, beliefs, and social interactions</w:t>
      </w:r>
      <w:r w:rsidR="008B7F27">
        <w:rPr>
          <w:szCs w:val="24"/>
        </w:rPr>
        <w:t xml:space="preserve"> </w:t>
      </w:r>
      <w:r w:rsidR="002C591D">
        <w:rPr>
          <w:szCs w:val="24"/>
        </w:rPr>
        <w:fldChar w:fldCharType="begin"/>
      </w:r>
      <w:r w:rsidR="007B47B5">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2C591D">
        <w:rPr>
          <w:szCs w:val="24"/>
        </w:rPr>
        <w:fldChar w:fldCharType="separate"/>
      </w:r>
      <w:r w:rsidR="002C591D" w:rsidRPr="002C591D">
        <w:t>(Lindquist et al., 2012)</w:t>
      </w:r>
      <w:r w:rsidR="002C591D">
        <w:rPr>
          <w:szCs w:val="24"/>
        </w:rPr>
        <w:fldChar w:fldCharType="end"/>
      </w:r>
      <w:r w:rsidRPr="006D4590">
        <w:rPr>
          <w:szCs w:val="24"/>
        </w:rPr>
        <w:t>. However, advancements in natural language processing and linguistics make a more flexible and ecologically-valid capture of multidimensional emotional experiences, such as free-response, possible to better represent the idiosyncratic richness that constructivist frameworks emphasize</w:t>
      </w:r>
      <w:r w:rsidR="002C591D">
        <w:rPr>
          <w:szCs w:val="24"/>
        </w:rPr>
        <w:t xml:space="preserve"> </w:t>
      </w:r>
      <w:r w:rsidR="002C591D">
        <w:rPr>
          <w:szCs w:val="24"/>
        </w:rPr>
        <w:fldChar w:fldCharType="begin"/>
      </w:r>
      <w:r w:rsidR="007B47B5">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Pr>
          <w:szCs w:val="24"/>
        </w:rPr>
        <w:fldChar w:fldCharType="separate"/>
      </w:r>
      <w:r w:rsidR="002C591D" w:rsidRPr="002C591D">
        <w:t>(Mohammad, 2018)</w:t>
      </w:r>
      <w:r w:rsidR="002C591D">
        <w:rPr>
          <w:szCs w:val="24"/>
        </w:rPr>
        <w:fldChar w:fldCharType="end"/>
      </w:r>
      <w:r w:rsidR="004649E5">
        <w:rPr>
          <w:szCs w:val="24"/>
        </w:rPr>
        <w:t xml:space="preserve"> without sacrificing reporting accuracy </w:t>
      </w:r>
      <w:r w:rsidR="004649E5">
        <w:rPr>
          <w:szCs w:val="24"/>
        </w:rPr>
        <w:fldChar w:fldCharType="begin"/>
      </w:r>
      <w:r w:rsidR="007B47B5">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Pr>
          <w:szCs w:val="24"/>
        </w:rPr>
        <w:fldChar w:fldCharType="separate"/>
      </w:r>
      <w:r w:rsidR="004649E5" w:rsidRPr="004649E5">
        <w:t>(Diamond et al., 2020)</w:t>
      </w:r>
      <w:r w:rsidR="004649E5">
        <w:rPr>
          <w:szCs w:val="24"/>
        </w:rPr>
        <w:fldChar w:fldCharType="end"/>
      </w:r>
      <w:r w:rsidR="00AD2081">
        <w:rPr>
          <w:szCs w:val="24"/>
        </w:rPr>
        <w:t>. Furthermore, by not limiting participant self-report options to discrete categories or unipolar scales, free-response can capture emotional experiences</w:t>
      </w:r>
      <w:r w:rsidR="008B7F27">
        <w:rPr>
          <w:szCs w:val="24"/>
        </w:rPr>
        <w:t xml:space="preserve"> with</w:t>
      </w:r>
      <w:r w:rsidR="00AD2081">
        <w:rPr>
          <w:szCs w:val="24"/>
        </w:rPr>
        <w:t xml:space="preserve"> less</w:t>
      </w:r>
      <w:r w:rsidR="008B7F27">
        <w:rPr>
          <w:szCs w:val="24"/>
        </w:rPr>
        <w:t xml:space="preserve"> influence or </w:t>
      </w:r>
      <w:r w:rsidR="00AD2081">
        <w:rPr>
          <w:szCs w:val="24"/>
        </w:rPr>
        <w:t xml:space="preserve">fewer </w:t>
      </w:r>
      <w:r w:rsidR="008B7F27">
        <w:rPr>
          <w:szCs w:val="24"/>
        </w:rPr>
        <w:t>assumptions from researchers</w:t>
      </w:r>
      <w:r w:rsidR="00AD2081">
        <w:rPr>
          <w:szCs w:val="24"/>
        </w:rPr>
        <w:t xml:space="preserve"> which might color the experience of participants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7231F8CE" w:rsidR="00AE5781" w:rsidRDefault="004E6FCA" w:rsidP="002919B5">
      <w:pPr>
        <w:spacing w:after="0" w:line="480" w:lineRule="auto"/>
        <w:ind w:left="0" w:firstLine="720"/>
        <w:rPr>
          <w:szCs w:val="24"/>
        </w:rPr>
      </w:pPr>
      <w:r>
        <w:rPr>
          <w:szCs w:val="24"/>
        </w:rPr>
        <w:t>EMA</w:t>
      </w:r>
      <w:r w:rsidRPr="004E6FCA">
        <w:rPr>
          <w:szCs w:val="24"/>
        </w:rPr>
        <w:t xml:space="preserve"> studies 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w:t>
      </w:r>
      <w:r w:rsidR="004649E5">
        <w:rPr>
          <w:szCs w:val="24"/>
        </w:rPr>
        <w:lastRenderedPageBreak/>
        <w:t xml:space="preserve">underappreciated deviations in regulatory behaviors from how untrained counterparts might </w:t>
      </w:r>
      <w:r w:rsidR="00E07969">
        <w:rPr>
          <w:szCs w:val="24"/>
        </w:rPr>
        <w:t>respond in the same situation</w:t>
      </w:r>
      <w:r w:rsidR="004649E5">
        <w:rPr>
          <w:szCs w:val="24"/>
        </w:rPr>
        <w:t xml:space="preserve">. </w:t>
      </w:r>
      <w:r w:rsidR="00952E8D">
        <w:rPr>
          <w:szCs w:val="24"/>
        </w:rPr>
        <w:t>Correspondingly</w:t>
      </w:r>
      <w:r w:rsidRPr="004E6FCA">
        <w:rPr>
          <w:szCs w:val="24"/>
        </w:rPr>
        <w:t>, research designs that incorporate more features of real-world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0AA4F4D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 xml:space="preserve">o our knowledge, no study has examined whether affective intensity predicts strategy usage in aversive, high-intensity, multimodal contexts using untrained </w:t>
      </w:r>
      <w:r w:rsidR="004E6FCA" w:rsidRPr="004E6FCA">
        <w:rPr>
          <w:szCs w:val="24"/>
        </w:rPr>
        <w:lastRenderedPageBreak/>
        <w:t>participants</w:t>
      </w:r>
      <w:r w:rsidR="00D12D06">
        <w:rPr>
          <w:szCs w:val="24"/>
        </w:rPr>
        <w:t xml:space="preserve"> (i.e., individuals given no prior training in how to use or classify emotion regulation 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6A085B93" w:rsidR="00DA5661" w:rsidRDefault="004E6FCA" w:rsidP="006D4590">
      <w:pPr>
        <w:spacing w:after="0" w:line="480" w:lineRule="auto"/>
        <w:ind w:left="0" w:firstLine="720"/>
        <w:rPr>
          <w:b/>
          <w:szCs w:val="24"/>
        </w:rPr>
      </w:pPr>
      <w:r w:rsidRPr="004E6FCA">
        <w:rPr>
          <w:szCs w:val="24"/>
        </w:rPr>
        <w:t>Because of the near ubiquitous comparison between reappraisal and distraction selection 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 xml:space="preserve">experience. </w:t>
      </w:r>
      <w:r w:rsidR="007B651D">
        <w:rPr>
          <w:szCs w:val="24"/>
        </w:rPr>
        <w:t xml:space="preserve">Surprisingly, we did not find an association between intensity and strategy usage. </w:t>
      </w:r>
      <w:r w:rsidR="007B651D" w:rsidRPr="004E6FCA">
        <w:rPr>
          <w:szCs w:val="24"/>
        </w:rPr>
        <w:t xml:space="preserve">Important covariates including cognitive resources, regulation tendencies, and emotional goals </w:t>
      </w:r>
      <w:r w:rsidR="007B651D" w:rsidRPr="004E6FCA">
        <w:rPr>
          <w:szCs w:val="24"/>
        </w:rPr>
        <w:lastRenderedPageBreak/>
        <w:t xml:space="preserve">were captured and adjusted for </w:t>
      </w:r>
      <w:r w:rsidR="007B651D">
        <w:rPr>
          <w:szCs w:val="24"/>
        </w:rPr>
        <w:t>in these</w:t>
      </w:r>
      <w:r w:rsidR="007B651D" w:rsidRPr="004E6FCA">
        <w:rPr>
          <w:szCs w:val="24"/>
        </w:rPr>
        <w:t xml:space="preserve"> statistical models</w:t>
      </w:r>
      <w:r w:rsidR="007B651D">
        <w:rPr>
          <w:szCs w:val="24"/>
        </w:rPr>
        <w:t>, but still failed to generate significant associations</w:t>
      </w:r>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select distraction in response to high intensity events and reappraisal in response to low intensity events. </w:t>
      </w:r>
      <w:r w:rsidR="002013C5">
        <w:rPr>
          <w:szCs w:val="24"/>
        </w:rPr>
        <w:t>We did observe the canonical association between emotional intensity and regulatory strategy selection with this design.</w:t>
      </w:r>
      <w:r w:rsidR="00DA5661">
        <w:rPr>
          <w:b/>
          <w:szCs w:val="24"/>
        </w:rPr>
        <w:br w:type="page"/>
      </w:r>
    </w:p>
    <w:p w14:paraId="497A593C" w14:textId="1845EDC6" w:rsidR="00EE6731" w:rsidRPr="00EE6731" w:rsidRDefault="00B720B2" w:rsidP="00E44513">
      <w:pPr>
        <w:spacing w:after="0" w:line="480" w:lineRule="auto"/>
        <w:ind w:left="0" w:firstLine="720"/>
        <w:rPr>
          <w:szCs w:val="24"/>
        </w:rPr>
      </w:pPr>
      <w:r w:rsidRPr="008C7178">
        <w:rPr>
          <w:b/>
          <w:szCs w:val="24"/>
        </w:rPr>
        <w:lastRenderedPageBreak/>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w:t>
      </w:r>
      <w:proofErr w:type="gramStart"/>
      <w:r w:rsidR="00D92083">
        <w:rPr>
          <w:szCs w:val="24"/>
        </w:rPr>
        <w:t>no</w:t>
      </w:r>
      <w:proofErr w:type="gramEnd"/>
      <w:r w:rsidR="00D92083">
        <w:rPr>
          <w:szCs w:val="24"/>
        </w:rPr>
        <w:t xml:space="preserve">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w:t>
      </w:r>
      <w:r>
        <w:rPr>
          <w:szCs w:val="24"/>
        </w:rPr>
        <w:lastRenderedPageBreak/>
        <w:t xml:space="preserve">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formation theoretic approach, produced an odds ratio of OR =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w:t>
      </w:r>
      <w:proofErr w:type="gramStart"/>
      <w:r>
        <w:rPr>
          <w:szCs w:val="24"/>
        </w:rPr>
        <w:t>attraction</w:t>
      </w:r>
      <w:r w:rsidR="00EB0294">
        <w:rPr>
          <w:szCs w:val="24"/>
        </w:rPr>
        <w:t xml:space="preserve"> </w:t>
      </w:r>
      <w:r w:rsidR="00EB0294">
        <w:t xml:space="preserve"> (</w:t>
      </w:r>
      <w:proofErr w:type="gramEnd"/>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xml:space="preserve">, had normal or corrected-to-normal vision, were not pregnant, had no history of seizures, cardiovascular issues, or neurological disorders, could comfortably walk for at least one hour, and had not been to this </w:t>
      </w:r>
      <w:r w:rsidR="00201A98">
        <w:rPr>
          <w:szCs w:val="24"/>
        </w:rPr>
        <w:lastRenderedPageBreak/>
        <w:t>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7456" behindDoc="0" locked="0" layoutInCell="1" allowOverlap="1" wp14:anchorId="4A7C07EB" wp14:editId="0A54080C">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7456;mso-position-horizontal-relative:margin;mso-width-relative:margin;mso-height-relative:margin" coordorigin="3153" coordsize="60848,260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w:t>
      </w:r>
      <w:r w:rsidR="00B720B2" w:rsidRPr="008C7178">
        <w:rPr>
          <w:szCs w:val="24"/>
        </w:rPr>
        <w:lastRenderedPageBreak/>
        <w:t>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lastRenderedPageBreak/>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w:t>
      </w:r>
      <w:r w:rsidRPr="008C7178">
        <w:rPr>
          <w:szCs w:val="24"/>
        </w:rPr>
        <w:lastRenderedPageBreak/>
        <w:t xml:space="preserve">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t>
      </w:r>
      <w:r w:rsidRPr="008C7178">
        <w:rPr>
          <w:szCs w:val="24"/>
        </w:rPr>
        <w:lastRenderedPageBreak/>
        <w:t xml:space="preserve">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129AC6EB"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self-reported events in which a participant indicated they attempted to downregulate their emotions,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t>
      </w:r>
      <w:proofErr w:type="gramStart"/>
      <w:r w:rsidR="00DA5661">
        <w:rPr>
          <w:szCs w:val="24"/>
        </w:rPr>
        <w:t xml:space="preserve">was </w:t>
      </w:r>
      <w:r w:rsidR="00E42073">
        <w:rPr>
          <w:szCs w:val="24"/>
        </w:rPr>
        <w:t>also used</w:t>
      </w:r>
      <w:proofErr w:type="gramEnd"/>
      <w:r w:rsidR="00E42073">
        <w:rPr>
          <w:szCs w:val="24"/>
        </w:rPr>
        <w:t xml:space="preserve">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t>
      </w:r>
      <w:proofErr w:type="gramStart"/>
      <w:r w:rsidR="00EA7DB5" w:rsidRPr="008C7178">
        <w:rPr>
          <w:szCs w:val="24"/>
        </w:rPr>
        <w:t>were trained</w:t>
      </w:r>
      <w:proofErr w:type="gramEnd"/>
      <w:r w:rsidR="00EA7DB5" w:rsidRPr="008C7178">
        <w:rPr>
          <w:szCs w:val="24"/>
        </w:rPr>
        <w:t xml:space="preserve">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8AB4C7D" w:rsidR="000960FE" w:rsidRPr="000960FE" w:rsidRDefault="00B720B2" w:rsidP="000960FE">
      <w:pPr>
        <w:spacing w:after="0" w:line="480" w:lineRule="auto"/>
        <w:ind w:left="0" w:firstLine="720"/>
        <w:rPr>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these 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FF1CE4A" w14:textId="7E67CF7B" w:rsidR="000960FE" w:rsidRPr="000960FE" w:rsidRDefault="000960FE" w:rsidP="000967D7">
      <w:pPr>
        <w:spacing w:after="0" w:line="480" w:lineRule="auto"/>
        <w:ind w:left="0" w:firstLine="720"/>
        <w:rPr>
          <w:bCs/>
          <w:szCs w:val="24"/>
        </w:rPr>
      </w:pPr>
      <w:r>
        <w:rPr>
          <w:b/>
          <w:szCs w:val="24"/>
        </w:rPr>
        <w:t>Covariates.</w:t>
      </w:r>
      <w:r>
        <w:rPr>
          <w:bCs/>
          <w:szCs w:val="24"/>
        </w:rPr>
        <w:t xml:space="preserve"> </w:t>
      </w:r>
      <w:r w:rsidR="00A05EDA">
        <w:rPr>
          <w:bCs/>
          <w:szCs w:val="24"/>
        </w:rPr>
        <w:t>Given the variance in experience granted to participants in pursuit of greater ecological validity, we anticipated that several covariates would be important to measure and adjust for within our models.</w:t>
      </w:r>
      <w:r w:rsidR="000E25CD">
        <w:rPr>
          <w:bCs/>
          <w:szCs w:val="24"/>
        </w:rPr>
        <w:t xml:space="preserve"> These included cognitive load (RAT)</w:t>
      </w:r>
      <w:r w:rsidR="00081E78">
        <w:rPr>
          <w:bCs/>
          <w:szCs w:val="24"/>
        </w:rPr>
        <w:t xml:space="preserve"> </w:t>
      </w:r>
      <w:r w:rsidR="00FC686E">
        <w:rPr>
          <w:bCs/>
          <w:szCs w:val="24"/>
        </w:rPr>
        <w:fldChar w:fldCharType="begin"/>
      </w:r>
      <w:r w:rsidR="007B47B5">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FC686E">
        <w:rPr>
          <w:bCs/>
          <w:szCs w:val="24"/>
        </w:rPr>
        <w:fldChar w:fldCharType="separate"/>
      </w:r>
      <w:r w:rsidR="00FC686E" w:rsidRPr="00FC686E">
        <w:t>(Dorman Ilan et al., 2019)</w:t>
      </w:r>
      <w:r w:rsidR="00FC686E">
        <w:rPr>
          <w:bCs/>
          <w:szCs w:val="24"/>
        </w:rPr>
        <w:fldChar w:fldCharType="end"/>
      </w:r>
      <w:r w:rsidR="000E25CD">
        <w:rPr>
          <w:bCs/>
          <w:szCs w:val="24"/>
        </w:rPr>
        <w:t>, 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r w:rsidR="0067300A">
        <w:rPr>
          <w:bCs/>
          <w:szCs w:val="24"/>
        </w:rPr>
        <w:t xml:space="preserve">presence of peers, </w:t>
      </w:r>
      <w:r w:rsidR="000E25CD">
        <w:rPr>
          <w:bCs/>
          <w:szCs w:val="24"/>
        </w:rPr>
        <w:t xml:space="preserve">and group member influence, among a few other variables. We employed a </w:t>
      </w:r>
      <w:r w:rsidR="000E25CD">
        <w:rPr>
          <w:bCs/>
          <w:szCs w:val="24"/>
        </w:rPr>
        <w:lastRenderedPageBreak/>
        <w:t xml:space="preserve">variety of statistical approaches to assess </w:t>
      </w:r>
      <w:r w:rsidR="00F01C0B">
        <w:rPr>
          <w:bCs/>
          <w:szCs w:val="24"/>
        </w:rPr>
        <w:t xml:space="preserve">each variable’s </w:t>
      </w:r>
      <w:r w:rsidR="000E25CD">
        <w:rPr>
          <w:bCs/>
          <w:szCs w:val="24"/>
        </w:rPr>
        <w:t>potential covariation</w:t>
      </w:r>
      <w:r w:rsidR="00F01C0B">
        <w:rPr>
          <w:bCs/>
          <w:szCs w:val="24"/>
        </w:rPr>
        <w:t xml:space="preserve"> with affective intensity</w:t>
      </w:r>
      <w:r w:rsidR="000E25CD">
        <w:rPr>
          <w:bCs/>
          <w:szCs w:val="24"/>
        </w:rPr>
        <w:t xml:space="preserve"> in predicti</w:t>
      </w:r>
      <w:r w:rsidR="00F01C0B">
        <w:rPr>
          <w:bCs/>
          <w:szCs w:val="24"/>
        </w:rPr>
        <w:t>ng</w:t>
      </w:r>
      <w:r w:rsidR="000E25CD">
        <w:rPr>
          <w:bCs/>
          <w:szCs w:val="24"/>
        </w:rPr>
        <w:t xml:space="preserve"> regulation usage</w:t>
      </w:r>
      <w:r w:rsidR="00F01C0B">
        <w:rPr>
          <w:bCs/>
          <w:szCs w:val="24"/>
        </w:rPr>
        <w:t xml:space="preserve">, as well as </w:t>
      </w:r>
      <w:r w:rsidR="00F01C0B" w:rsidRPr="000E25CD">
        <w:rPr>
          <w:bCs/>
          <w:szCs w:val="24"/>
        </w:rPr>
        <w:t>collinearity</w:t>
      </w:r>
      <w:r w:rsidR="00F01C0B">
        <w:rPr>
          <w:bCs/>
          <w:szCs w:val="24"/>
        </w:rPr>
        <w:t xml:space="preserve"> with affective intensity</w:t>
      </w:r>
      <w:r w:rsidR="000E25CD">
        <w:rPr>
          <w:bCs/>
          <w:szCs w:val="24"/>
        </w:rPr>
        <w:t>.</w:t>
      </w:r>
      <w:r w:rsidR="00F01C0B">
        <w:rPr>
          <w:bCs/>
          <w:szCs w:val="24"/>
        </w:rPr>
        <w:t xml:space="preserve"> In summary, cognitive load</w:t>
      </w:r>
      <w:r w:rsidR="0043765F">
        <w:rPr>
          <w:bCs/>
          <w:szCs w:val="24"/>
        </w:rPr>
        <w:t xml:space="preserve"> post-exposure</w:t>
      </w:r>
      <w:r w:rsidR="00F01C0B">
        <w:rPr>
          <w:bCs/>
          <w:szCs w:val="24"/>
        </w:rPr>
        <w:t xml:space="preserve"> failed to predict </w:t>
      </w:r>
      <w:r w:rsidR="0043765F">
        <w:rPr>
          <w:bCs/>
          <w:szCs w:val="24"/>
        </w:rPr>
        <w:t xml:space="preserve">usage of distraction versus reappraisal during exposure (b = - 0.02, se = 0.01, </w:t>
      </w:r>
      <w:proofErr w:type="gramStart"/>
      <w:r w:rsidR="0043765F">
        <w:rPr>
          <w:bCs/>
          <w:szCs w:val="24"/>
        </w:rPr>
        <w:t>t(</w:t>
      </w:r>
      <w:proofErr w:type="gramEnd"/>
      <w:r w:rsidR="0043765F">
        <w:rPr>
          <w:bCs/>
          <w:szCs w:val="24"/>
        </w:rPr>
        <w:t>74) = -1.26, p = 0.21), which was contrary to our predictions. No associations between strategy usage and other covariates were found</w:t>
      </w:r>
      <w:r w:rsidR="00F01C0B">
        <w:rPr>
          <w:bCs/>
          <w:szCs w:val="24"/>
        </w:rPr>
        <w:t>.</w:t>
      </w:r>
      <w:r w:rsidR="000E25CD">
        <w:rPr>
          <w:bCs/>
          <w:szCs w:val="24"/>
        </w:rPr>
        <w:t xml:space="preserve">  </w:t>
      </w:r>
      <w:r w:rsidR="00A05EDA">
        <w:rPr>
          <w:bCs/>
          <w:szCs w:val="24"/>
        </w:rPr>
        <w:t xml:space="preserve"> </w:t>
      </w:r>
    </w:p>
    <w:p w14:paraId="11FC92B7" w14:textId="611FE136"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w:t>
      </w:r>
      <w:ins w:id="43" w:author="Billy Mitchell" w:date="2023-11-07T13:06:00Z">
        <w:r w:rsidR="00097D65">
          <w:rPr>
            <w:szCs w:val="24"/>
          </w:rPr>
          <w:t xml:space="preserve">did not find a relationship between emotional intensity and strategy </w:t>
        </w:r>
        <w:proofErr w:type="gramStart"/>
        <w:r w:rsidR="00097D65">
          <w:rPr>
            <w:szCs w:val="24"/>
          </w:rPr>
          <w:t>usage</w:t>
        </w:r>
      </w:ins>
      <w:proofErr w:type="gramEnd"/>
      <w:del w:id="44" w:author="Billy Mitchell" w:date="2023-11-07T13:05:00Z">
        <w:r w:rsidRPr="008C7178" w:rsidDel="00097D65">
          <w:rPr>
            <w:szCs w:val="24"/>
          </w:rPr>
          <w:delText xml:space="preserve">failed to demonstrate that emotional intensity had predictive utility towards usage </w:delText>
        </w:r>
      </w:del>
      <w:r w:rsidRPr="008C7178">
        <w:rPr>
          <w:szCs w:val="24"/>
        </w:rPr>
        <w:t>(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5DA162CA"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 xml:space="preserve">0%) reported </w:t>
      </w:r>
      <w:r w:rsidR="004D2275" w:rsidRPr="004D2275">
        <w:rPr>
          <w:szCs w:val="24"/>
        </w:rPr>
        <w:lastRenderedPageBreak/>
        <w:t>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45" w:author="Billy Mitchell" w:date="2023-11-07T13:06:00Z">
        <w:r w:rsidR="00021D66" w:rsidRPr="00021D66" w:rsidDel="00097D65">
          <w:rPr>
            <w:szCs w:val="24"/>
          </w:rPr>
          <w:delText>failed to demonstrate that emotional intensity had predictive utility towards usage</w:delText>
        </w:r>
      </w:del>
      <w:ins w:id="46" w:author="Billy Mitchell" w:date="2023-11-07T13:06:00Z">
        <w:r w:rsidR="00097D65">
          <w:rPr>
            <w:szCs w:val="24"/>
          </w:rPr>
          <w:t xml:space="preserve">did not find an association between emotional intensity and strategy </w:t>
        </w:r>
        <w:proofErr w:type="spellStart"/>
        <w:r w:rsidR="00097D65">
          <w:rPr>
            <w:szCs w:val="24"/>
          </w:rPr>
          <w:t>usagea</w:t>
        </w:r>
      </w:ins>
      <w:proofErr w:type="spellEnd"/>
      <w:r w:rsidR="00021D66" w:rsidRPr="00021D66">
        <w:rPr>
          <w:szCs w:val="24"/>
        </w:rPr>
        <w:t xml:space="preserv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w:lastRenderedPageBreak/>
        <mc:AlternateContent>
          <mc:Choice Requires="wpg">
            <w:drawing>
              <wp:anchor distT="0" distB="0" distL="114300" distR="114300" simplePos="0" relativeHeight="251669504" behindDoc="0" locked="0" layoutInCell="1" allowOverlap="1" wp14:anchorId="4D881855" wp14:editId="54C55FD1">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69504;mso-width-relative:margin;mso-height-relative:margin" coordorigin="-307,-130" coordsize="60315,556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kwBtAztTMtlmt1vuFxu&#10;Vzul1u13vF5vV7vl9v1/wGBwWDwmFw2HxGJxWLxmNx0HgIC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">
                  <v:imagedata r:id="rId14" o:title="Timeline&#10;&#10;Description automatically generated with medium confidence"/>
                  <v:path arrowok="t"/>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w:t>
      </w:r>
      <w:r w:rsidR="009B3741">
        <w:rPr>
          <w:szCs w:val="24"/>
        </w:rPr>
        <w:lastRenderedPageBreak/>
        <w:t>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comparison and results of all of these models </w:t>
      </w:r>
      <w:proofErr w:type="gramStart"/>
      <w:r w:rsidR="009B3741">
        <w:rPr>
          <w:szCs w:val="24"/>
        </w:rPr>
        <w:t>can be found</w:t>
      </w:r>
      <w:proofErr w:type="gramEnd"/>
      <w:r w:rsidR="009B3741">
        <w:rPr>
          <w:szCs w:val="24"/>
        </w:rPr>
        <w:t xml:space="preserve">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 xml:space="preserve">istic </w:t>
      </w:r>
      <w:r w:rsidRPr="008C7178">
        <w:rPr>
          <w:szCs w:val="24"/>
        </w:rPr>
        <w:lastRenderedPageBreak/>
        <w:t>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1552" behindDoc="0" locked="0" layoutInCell="1" allowOverlap="1" wp14:anchorId="687C4437" wp14:editId="32F9BC41">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1552;mso-position-horizontal-relative:margin;mso-width-relative:margin;mso-height-relative:margin" coordorigin="3054,44388" coordsize="59278,531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r5y+CX&#10;irWtW/bI/aW0W+1i/vNG0mLwudO064uXe3sjLYzNL5MZO2PewBbaBuIBOaAPo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uL+J&#10;Xxq8BfB20hufG/jDRfCyTqzQLql7HDJOFxu8tCd0mMjO0HGRQB2lFfNvh/8A4KOfs3+JtW/s6z+K&#10;emw3G7bv1C0urKHrj/XTRJHj33Yr6E0PXNN8TaTa6ro+oWuq6XdxiW3vbGZZoZkPRkdSVYe4NHmB&#10;er5e+Af/ACfJ+1Z/1x8Jf+m+evqGvl74B/8AJ8n7Vn/XHwl/6b56APqG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l74B/8AJ8n7Vn/XHwl/6b56&#10;+oa+XvgH/wAnyftWf9cfCX/pvnoA+oa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5e+Af/ACfJ+1Z/1x8Jf+m+evqG&#10;vl74B/8AJ8n7Vn/XHwl/6b56APqG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XvgH/wAnyftWf9cfCX/pvnr6hr5e&#10;+Af/ACfJ+1Z/1x8Jf+m+egD6h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l74B/8AJ8n7Vn/XHwl/6b56+oa+XvgH&#10;/wAnyftWf9cfCX/pvnoA+oa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XvgH/wAnyftWf9cfCX/pvnr6hr5e+Af/ACfJ&#10;+1Z/1x8Jf+m+egD6h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l74B/8AJ8n7Vn/XHwl/6b56+oa+XvgH/wAnyftW&#10;f9cfCX/pvnoA+oa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rl/G3xU8F/DWKCXxf4v0HwrHO2yJ9b1OCzEjYzhTIy5OPSgDqKK830X9pX4ReJNUttM0j4qeC&#10;dV1K5bZBZ2XiKzmmlb+6qLISx9gK9HVgygg5B5BFAC0UUUAFFFFABRRRQAUUUUAFfL3wD/5Pk/as&#10;/wCuPhL/ANN89fUNfL3wD/5Pk/as/wCuPhL/ANN89AH1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L3wD/5Pk/as/wCuPhL/ANN89fUNfL3wD/5Pk/as/wCuPhL/ANN89AH1DRRRQAUU&#10;UUAFFcz40+J3g74bwwzeLfFmh+Fops+VJrWpQ2avjrtMjLn8Kd4N+JXhH4jW8k/hPxTovieCPG+X&#10;RtRhu1XPTJjZgKAOk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&#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6735532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E0DDEAD"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4BD5A10F"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6010B86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4FF23922"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t>
            </w:r>
            <w:proofErr w:type="gramStart"/>
            <w:r w:rsidRPr="007053D8">
              <w:rPr>
                <w:rFonts w:ascii="Calibri" w:hAnsi="Calibri" w:cs="Calibri"/>
                <w:sz w:val="22"/>
              </w:rPr>
              <w:t>were constructed</w:t>
            </w:r>
            <w:proofErr w:type="gramEnd"/>
            <w:r w:rsidRPr="007053D8">
              <w:rPr>
                <w:rFonts w:ascii="Calibri" w:hAnsi="Calibri" w:cs="Calibri"/>
                <w:sz w:val="22"/>
              </w:rPr>
              <w:t xml:space="preserve"> to explore </w:t>
            </w:r>
            <w:ins w:id="47" w:author="Billy Mitchell"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48" w:author="Billy Mitchell"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49" w:author="Billy Mitchell" w:date="2023-11-07T13:07:00Z">
              <w:r w:rsidR="00097D65">
                <w:rPr>
                  <w:rFonts w:ascii="Calibri" w:hAnsi="Calibri" w:cs="Calibri"/>
                  <w:sz w:val="22"/>
                </w:rPr>
                <w:t>is of</w:t>
              </w:r>
            </w:ins>
            <w:del w:id="50" w:author="Billy Mitchell"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w:t>
      </w:r>
      <w:proofErr w:type="gramStart"/>
      <w:r w:rsidR="00B56ED7">
        <w:rPr>
          <w:szCs w:val="24"/>
        </w:rPr>
        <w:t>Other</w:t>
      </w:r>
      <w:proofErr w:type="gramEnd"/>
      <w:r w:rsidR="00B56ED7">
        <w:rPr>
          <w:szCs w:val="24"/>
        </w:rPr>
        <w:t xml:space="preserve">,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proofErr w:type="gramStart"/>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proofErr w:type="gramEnd"/>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75F0FCBC"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w:t>
      </w:r>
      <w:proofErr w:type="gramStart"/>
      <w:r w:rsidRPr="008C7178">
        <w:rPr>
          <w:szCs w:val="24"/>
        </w:rPr>
        <w:t>thinking about something else that is emotionally neutral</w:t>
      </w:r>
      <w:proofErr w:type="gramEnd"/>
      <w:r w:rsidRPr="008C7178">
        <w:rPr>
          <w:szCs w:val="24"/>
        </w:rPr>
        <w:t xml:space="preserve">)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Fig. 4</w:t>
      </w:r>
      <w:r w:rsidR="00EB0294" w:rsidRPr="00EB0294">
        <w:t>)</w:t>
      </w:r>
      <w:r w:rsidRPr="008C7178">
        <w:rPr>
          <w:szCs w:val="24"/>
        </w:rPr>
        <w:t xml:space="preserve">. </w:t>
      </w:r>
      <w:r w:rsidR="00793BCC">
        <w:rPr>
          <w:szCs w:val="24"/>
        </w:rPr>
        <w:t xml:space="preserve">Participants </w:t>
      </w:r>
      <w:proofErr w:type="gramStart"/>
      <w:r w:rsidR="00793BCC">
        <w:rPr>
          <w:szCs w:val="24"/>
        </w:rPr>
        <w:t>were provided</w:t>
      </w:r>
      <w:proofErr w:type="gramEnd"/>
      <w:r w:rsidR="00793BCC">
        <w:rPr>
          <w:szCs w:val="24"/>
        </w:rPr>
        <w:t xml:space="preserve"> an opportunity to pause participation and contact research staff if they had questions about definitions or strategy application before proceeding. </w:t>
      </w:r>
      <w:r w:rsidRPr="008C7178">
        <w:rPr>
          <w:szCs w:val="24"/>
        </w:rPr>
        <w:t xml:space="preserve">All 78 events </w:t>
      </w:r>
      <w:proofErr w:type="gramStart"/>
      <w:r w:rsidRPr="008C7178">
        <w:rPr>
          <w:szCs w:val="24"/>
        </w:rPr>
        <w:t>were randomized and serially presented</w:t>
      </w:r>
      <w:proofErr w:type="gramEnd"/>
      <w:r w:rsidRPr="008C7178">
        <w:rPr>
          <w:szCs w:val="24"/>
        </w:rPr>
        <w:t xml:space="preserve">. For each event, the emotions experienced, the intensity of each emotion, how the experiencer described the </w:t>
      </w:r>
      <w:proofErr w:type="gramStart"/>
      <w:r w:rsidRPr="008C7178">
        <w:rPr>
          <w:szCs w:val="24"/>
        </w:rPr>
        <w:t>event,</w:t>
      </w:r>
      <w:proofErr w:type="gramEnd"/>
      <w:r w:rsidRPr="008C7178">
        <w:rPr>
          <w:szCs w:val="24"/>
        </w:rPr>
        <w:t xml:space="preserve"> and definitions for both strategies were displayed. Participants </w:t>
      </w:r>
      <w:proofErr w:type="gramStart"/>
      <w:r w:rsidRPr="008C7178">
        <w:rPr>
          <w:szCs w:val="24"/>
        </w:rPr>
        <w:t>were then asked</w:t>
      </w:r>
      <w:proofErr w:type="gramEnd"/>
      <w:r w:rsidRPr="008C7178">
        <w:rPr>
          <w:szCs w:val="24"/>
        </w:rPr>
        <w:t xml:space="preserve">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79744" behindDoc="0" locked="0" layoutInCell="1" allowOverlap="1" wp14:anchorId="3E00D8DE" wp14:editId="54BCA439">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51"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35" style="position:absolute;left:0;text-align:left;margin-left:0;margin-top:332.75pt;width:507.1pt;height:314.9pt;z-index:25167974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">
                <v:shape id="Text Box 2" o:spid="_x0000_s103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52"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3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">
                  <v:imagedata r:id="rId21" o:title=""/>
                  <v:path arrowok="t"/>
                </v:shape>
                <w10:wrap type="topAndBottom" anchorx="margin"/>
              </v:group>
            </w:pict>
          </mc:Fallback>
        </mc:AlternateContent>
      </w:r>
      <w:del w:id="53" w:author="Billy Mitchell" w:date="2023-11-07T10:37:00Z">
        <w:r w:rsidR="00260459" w:rsidDel="00260459">
          <w:rPr>
            <w:noProof/>
            <w:szCs w:val="24"/>
          </w:rPr>
          <w:drawing>
            <wp:anchor distT="0" distB="0" distL="114300" distR="114300" simplePos="0" relativeHeight="251674624" behindDoc="0" locked="0" layoutInCell="1" allowOverlap="1" wp14:anchorId="1723F873" wp14:editId="2974318F">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22"/>
                      <a:stretch>
                        <a:fillRect/>
                      </a:stretch>
                    </pic:blipFill>
                    <pic:spPr>
                      <a:xfrm>
                        <a:off x="0" y="0"/>
                        <a:ext cx="5942924" cy="3265357"/>
                      </a:xfrm>
                      <a:prstGeom prst="rect">
                        <a:avLst/>
                      </a:prstGeom>
                    </pic:spPr>
                  </pic:pic>
                </a:graphicData>
              </a:graphic>
            </wp:anchor>
          </w:drawing>
        </w:r>
      </w:del>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proofErr w:type="gramStart"/>
      <w:r w:rsidR="009F52D2">
        <w:rPr>
          <w:szCs w:val="24"/>
        </w:rPr>
        <w:t>sd</w:t>
      </w:r>
      <w:proofErr w:type="spellEnd"/>
      <w:proofErr w:type="gramEnd"/>
      <w:r w:rsidR="009F52D2">
        <w:rPr>
          <w:szCs w:val="24"/>
        </w:rPr>
        <w:t xml:space="preserve"> = 14.2 minutes, range =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w:t>
      </w:r>
      <w:proofErr w:type="gramStart"/>
      <w:r w:rsidR="00A62570" w:rsidRPr="00A62570">
        <w:rPr>
          <w:bCs/>
          <w:szCs w:val="24"/>
        </w:rPr>
        <w:t>t(</w:t>
      </w:r>
      <w:proofErr w:type="gramEnd"/>
      <w:r w:rsidR="00A62570" w:rsidRPr="00A62570">
        <w:rPr>
          <w:bCs/>
          <w:szCs w:val="24"/>
        </w:rPr>
        <w: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 xml:space="preserve">(b = -0.001, se = 0.002, </w:t>
      </w:r>
      <w:proofErr w:type="gramStart"/>
      <w:r w:rsidR="0020098B" w:rsidRPr="00BA2525">
        <w:rPr>
          <w:bCs/>
          <w:szCs w:val="24"/>
        </w:rPr>
        <w:t>t(</w:t>
      </w:r>
      <w:proofErr w:type="gramEnd"/>
      <w:r w:rsidR="0020098B" w:rsidRPr="00BA2525">
        <w:rPr>
          <w:bCs/>
          <w:szCs w:val="24"/>
        </w:rPr>
        <w: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proofErr w:type="gramStart"/>
      <w:r w:rsidR="00A62570" w:rsidRPr="00A62570">
        <w:rPr>
          <w:bCs/>
          <w:i/>
          <w:iCs/>
          <w:szCs w:val="24"/>
        </w:rPr>
        <w:t>t</w:t>
      </w:r>
      <w:r w:rsidR="00A62570" w:rsidRPr="00A62570">
        <w:rPr>
          <w:bCs/>
          <w:szCs w:val="24"/>
        </w:rPr>
        <w:t>(</w:t>
      </w:r>
      <w:proofErr w:type="gramEnd"/>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7696" behindDoc="0" locked="0" layoutInCell="1" allowOverlap="1" wp14:anchorId="798C8863" wp14:editId="72CB29EC">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7696;mso-position-horizontal:center;mso-position-horizontal-relative:margin" coordsize="64401,5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k7ANnIdpXlrsttt1vuFxuVzul1u13vF5v&#10;V7vl9v1/wGBwWDwmFw2HxGJxWLxmNv0B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">
                      <v:imagedata r:id="rId25" o:title="A picture containing schematic&#10;&#10;Description automatically generated"/>
                      <v:path arrowok="t"/>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54"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w:t>
      </w:r>
      <w:proofErr w:type="spellStart"/>
      <w:r w:rsidR="00F142D6">
        <w:rPr>
          <w:szCs w:val="24"/>
        </w:rPr>
        <w:t>Etkin</w:t>
      </w:r>
      <w:proofErr w:type="spellEnd"/>
      <w:r w:rsidR="00F142D6">
        <w:rPr>
          <w:szCs w:val="24"/>
        </w:rPr>
        <w:t xml:space="preserve">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 warranted</w:t>
      </w:r>
      <w:proofErr w:type="gramEnd"/>
      <w:r w:rsidR="00C240EC">
        <w:rPr>
          <w:szCs w:val="24"/>
        </w:rPr>
        <w:t xml:space="preserve">.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55" w:author="Billy Mitchell" w:date="2023-11-07T13:34:00Z">
        <w:r w:rsidR="0023367E" w:rsidDel="0038635A">
          <w:rPr>
            <w:szCs w:val="24"/>
          </w:rPr>
          <w:delText>which</w:delText>
        </w:r>
      </w:del>
      <w:ins w:id="56" w:author="Billy Mitchell" w:date="2023-11-07T13:34:00Z">
        <w:r w:rsidR="0038635A">
          <w:rPr>
            <w:szCs w:val="24"/>
          </w:rPr>
          <w:t>that</w:t>
        </w:r>
      </w:ins>
      <w:r w:rsidR="0023367E">
        <w:rPr>
          <w:szCs w:val="24"/>
        </w:rPr>
        <w:t xml:space="preserve"> could be categorized as reappraisal </w:t>
      </w:r>
      <w:r w:rsidR="00F20EDF">
        <w:rPr>
          <w:szCs w:val="24"/>
        </w:rPr>
        <w:t>(</w:t>
      </w:r>
      <w:ins w:id="57" w:author="Billy Mitchell" w:date="2023-11-07T13:35:00Z">
        <w:r w:rsidR="0038635A">
          <w:rPr>
            <w:szCs w:val="24"/>
          </w:rPr>
          <w:t xml:space="preserve">i.e., </w:t>
        </w:r>
      </w:ins>
      <w:del w:id="58" w:author="Billy Mitchell" w:date="2023-11-07T13:34:00Z">
        <w:r w:rsidR="00F20EDF" w:rsidDel="0038635A">
          <w:rPr>
            <w:szCs w:val="24"/>
          </w:rPr>
          <w:delText>R</w:delText>
        </w:r>
      </w:del>
      <w:ins w:id="59" w:author="Billy Mitchell" w:date="2023-11-07T13:34:00Z">
        <w:r w:rsidR="0038635A">
          <w:rPr>
            <w:szCs w:val="24"/>
          </w:rPr>
          <w:t>r</w:t>
        </w:r>
      </w:ins>
      <w:r w:rsidR="00F20EDF">
        <w:rPr>
          <w:szCs w:val="24"/>
        </w:rPr>
        <w:t xml:space="preserve">eappraising the stimulus, </w:t>
      </w:r>
      <w:del w:id="60" w:author="Billy Mitchell" w:date="2023-11-07T13:34:00Z">
        <w:r w:rsidR="00F20EDF" w:rsidDel="0038635A">
          <w:rPr>
            <w:szCs w:val="24"/>
          </w:rPr>
          <w:delText>Reappraising</w:delText>
        </w:r>
      </w:del>
      <w:ins w:id="61" w:author="Billy Mitchell" w:date="2023-11-07T13:34:00Z">
        <w:r w:rsidR="0038635A">
          <w:rPr>
            <w:szCs w:val="24"/>
          </w:rPr>
          <w:t>reappraising</w:t>
        </w:r>
      </w:ins>
      <w:r w:rsidR="00F20EDF">
        <w:rPr>
          <w:szCs w:val="24"/>
        </w:rPr>
        <w:t xml:space="preserve"> the emotional response, </w:t>
      </w:r>
      <w:ins w:id="62" w:author="Billy Mitchell" w:date="2023-11-07T13:34:00Z">
        <w:r w:rsidR="0038635A">
          <w:rPr>
            <w:szCs w:val="24"/>
          </w:rPr>
          <w:t>r</w:t>
        </w:r>
      </w:ins>
      <w:del w:id="63" w:author="Billy Mitchell" w:date="2023-11-07T13:34:00Z">
        <w:r w:rsidR="00F20EDF" w:rsidDel="0038635A">
          <w:rPr>
            <w:szCs w:val="24"/>
          </w:rPr>
          <w:delText>R</w:delText>
        </w:r>
      </w:del>
      <w:r w:rsidR="00F20EDF">
        <w:rPr>
          <w:szCs w:val="24"/>
        </w:rPr>
        <w:t>eapprais</w:t>
      </w:r>
      <w:ins w:id="64" w:author="Billy Mitchell" w:date="2023-11-07T13:34:00Z">
        <w:r w:rsidR="0038635A">
          <w:rPr>
            <w:szCs w:val="24"/>
          </w:rPr>
          <w:t>al</w:t>
        </w:r>
      </w:ins>
      <w:del w:id="65" w:author="Billy Mitchell" w:date="2023-11-07T13:34:00Z">
        <w:r w:rsidR="00F20EDF" w:rsidDel="0038635A">
          <w:rPr>
            <w:szCs w:val="24"/>
          </w:rPr>
          <w:delText>e</w:delText>
        </w:r>
      </w:del>
      <w:r w:rsidR="00F20EDF">
        <w:rPr>
          <w:szCs w:val="24"/>
        </w:rPr>
        <w:t xml:space="preserve"> via </w:t>
      </w:r>
      <w:proofErr w:type="gramStart"/>
      <w:r w:rsidR="00F20EDF">
        <w:rPr>
          <w:szCs w:val="24"/>
        </w:rPr>
        <w:t>perspective-taking</w:t>
      </w:r>
      <w:proofErr w:type="gramEnd"/>
      <w:r w:rsidR="00F20EDF">
        <w:rPr>
          <w:szCs w:val="24"/>
        </w:rPr>
        <w:t xml:space="preserve">)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w:t>
      </w:r>
      <w:proofErr w:type="gramStart"/>
      <w:r>
        <w:rPr>
          <w:szCs w:val="24"/>
        </w:rPr>
        <w:t>F(</w:t>
      </w:r>
      <w:proofErr w:type="gramEnd"/>
      <w:r>
        <w:rPr>
          <w:szCs w:val="24"/>
        </w:rPr>
        <w:t>30,45) = 0.93, p = 0.57). The presence and strength of friendship among group members was also assessed and was not predictive of regulation (</w:t>
      </w:r>
      <w:proofErr w:type="gramStart"/>
      <w:r>
        <w:rPr>
          <w:szCs w:val="24"/>
        </w:rPr>
        <w:t>t(</w:t>
      </w:r>
      <w:proofErr w:type="gramEnd"/>
      <w:r>
        <w:rPr>
          <w:szCs w:val="24"/>
        </w:rPr>
        <w:t xml:space="preserve">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3"/>
    <w:bookmarkEnd w:id="54"/>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 xml:space="preserve">Ian O’Shea, Isabel Leiva, Angelique Vittone, Lauren Iglio, Kathryn Lockwood, Devlin </w:t>
      </w:r>
      <w:proofErr w:type="spellStart"/>
      <w:r w:rsidR="0087748B" w:rsidRPr="003D121C">
        <w:rPr>
          <w:szCs w:val="24"/>
        </w:rPr>
        <w:t>Eckardt</w:t>
      </w:r>
      <w:proofErr w:type="spellEnd"/>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634304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66" w:author="Billy Mitchell" w:date="2023-11-07T13:35:00Z">
        <w:r w:rsidR="0038635A">
          <w:rPr>
            <w:szCs w:val="24"/>
          </w:rPr>
          <w:t>,</w:t>
        </w:r>
      </w:ins>
      <w:del w:id="67" w:author="Billy Mitchell" w:date="2023-11-07T13:35:00Z">
        <w:r w:rsidR="00B720B2" w:rsidRPr="008C7178" w:rsidDel="0038635A">
          <w:rPr>
            <w:szCs w:val="24"/>
          </w:rPr>
          <w:delText xml:space="preserve"> and</w:delText>
        </w:r>
      </w:del>
      <w:r w:rsidR="00B720B2" w:rsidRPr="008C7178">
        <w:rPr>
          <w:szCs w:val="24"/>
        </w:rPr>
        <w:t xml:space="preserve"> </w:t>
      </w:r>
      <w:r>
        <w:rPr>
          <w:szCs w:val="24"/>
        </w:rPr>
        <w:t>2</w:t>
      </w:r>
      <w:ins w:id="68" w:author="Billy Mitchell" w:date="2023-11-07T13:35:00Z">
        <w:r w:rsidR="0038635A">
          <w:rPr>
            <w:szCs w:val="24"/>
          </w:rPr>
          <w:t>, and 3</w:t>
        </w:r>
      </w:ins>
      <w:r w:rsidR="00B720B2" w:rsidRPr="008C7178">
        <w:rPr>
          <w:szCs w:val="24"/>
        </w:rPr>
        <w:t xml:space="preserve"> can be found at </w:t>
      </w:r>
      <w:del w:id="69" w:author="Billy Mitchell"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70" w:author="Billy Mitchell"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71" w:author="Billy Mitchell" w:date="2023-11-07T13:35:00Z">
        <w:r w:rsidR="00B720B2" w:rsidRPr="008C7178" w:rsidDel="0038635A">
          <w:rPr>
            <w:szCs w:val="24"/>
          </w:rPr>
          <w:delText>and</w:delText>
        </w:r>
      </w:del>
      <w:r w:rsidR="00B720B2" w:rsidRPr="008C7178">
        <w:rPr>
          <w:szCs w:val="24"/>
        </w:rPr>
        <w:t xml:space="preserve"> </w:t>
      </w:r>
      <w:hyperlink r:id="rId26" w:history="1">
        <w:r w:rsidRPr="00561755">
          <w:rPr>
            <w:rStyle w:val="Hyperlink"/>
            <w:szCs w:val="24"/>
          </w:rPr>
          <w:t>https://aspredicted.org/XXH</w:t>
        </w:r>
      </w:hyperlink>
      <w:hyperlink r:id="rId27">
        <w:r w:rsidR="00B720B2" w:rsidRPr="008C7178">
          <w:rPr>
            <w:color w:val="0563C1"/>
            <w:szCs w:val="24"/>
            <w:u w:val="single" w:color="0563C1"/>
          </w:rPr>
          <w:t>_</w:t>
        </w:r>
      </w:hyperlink>
      <w:hyperlink r:id="rId28">
        <w:r w:rsidR="00B720B2" w:rsidRPr="008C7178">
          <w:rPr>
            <w:color w:val="0563C1"/>
            <w:szCs w:val="24"/>
            <w:u w:val="single" w:color="0563C1"/>
          </w:rPr>
          <w:t>W1V</w:t>
        </w:r>
      </w:hyperlink>
      <w:hyperlink r:id="rId29">
        <w:r w:rsidR="00B720B2" w:rsidRPr="008C7178">
          <w:rPr>
            <w:szCs w:val="24"/>
          </w:rPr>
          <w:t>,</w:t>
        </w:r>
      </w:hyperlink>
      <w:r w:rsidR="00B720B2" w:rsidRPr="008C7178">
        <w:rPr>
          <w:szCs w:val="24"/>
        </w:rPr>
        <w:t xml:space="preserve"> </w:t>
      </w:r>
      <w:ins w:id="72" w:author="Billy Mitchell" w:date="2023-11-07T13:35:00Z">
        <w:r w:rsidR="0038635A">
          <w:rPr>
            <w:szCs w:val="24"/>
          </w:rPr>
          <w:t xml:space="preserve">and </w:t>
        </w:r>
      </w:ins>
      <w:ins w:id="73" w:author="Billy Mitchell" w:date="2023-11-07T13:37:00Z">
        <w:r w:rsidR="0038635A" w:rsidRPr="0038635A">
          <w:rPr>
            <w:szCs w:val="24"/>
          </w:rPr>
          <w:t>https://aspredicted.org/n3ne3.pdf</w:t>
        </w:r>
      </w:ins>
      <w:ins w:id="74" w:author="Billy Mitchell"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w:t>
      </w:r>
      <w:proofErr w:type="gramStart"/>
      <w:r w:rsidRPr="008C7178">
        <w:rPr>
          <w:szCs w:val="24"/>
        </w:rPr>
        <w:t>Participants were then escorted by two research assistants</w:t>
      </w:r>
      <w:proofErr w:type="gramEnd"/>
      <w:r w:rsidRPr="008C7178">
        <w:rPr>
          <w:szCs w:val="24"/>
        </w:rPr>
        <w:t xml:space="preserve">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t>
      </w:r>
      <w:proofErr w:type="gramStart"/>
      <w:r w:rsidRPr="008C7178">
        <w:rPr>
          <w:szCs w:val="24"/>
        </w:rPr>
        <w:t>were captured</w:t>
      </w:r>
      <w:proofErr w:type="gramEnd"/>
      <w:r w:rsidRPr="008C7178">
        <w:rPr>
          <w:szCs w:val="24"/>
        </w:rPr>
        <w:t xml:space="preserve">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75"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76" w:author="Billy Mitchell" w:date="2023-11-07T13:07:00Z">
        <w:r w:rsidRPr="008C7178" w:rsidDel="00097D65">
          <w:rPr>
            <w:szCs w:val="24"/>
          </w:rPr>
          <w:delText>demonstrated predictive utility towards</w:delText>
        </w:r>
      </w:del>
      <w:ins w:id="77" w:author="Billy Mitchell"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w:t>
      </w:r>
      <w:r w:rsidRPr="008C7178">
        <w:rPr>
          <w:szCs w:val="24"/>
        </w:rPr>
        <w:lastRenderedPageBreak/>
        <w:t xml:space="preserve">regressions failed to perform better than the null model (ICC = 0.28; Emotion Sum: p = 0.130; Emotion Average: p = 0.430) and none of the affective variables </w:t>
      </w:r>
      <w:ins w:id="78" w:author="Billy Mitchell" w:date="2023-11-07T13:08:00Z">
        <w:r w:rsidR="00097D65">
          <w:rPr>
            <w:szCs w:val="24"/>
          </w:rPr>
          <w:t>predicted</w:t>
        </w:r>
      </w:ins>
      <w:del w:id="79" w:author="Billy Mitchell" w:date="2023-11-07T13:08:00Z">
        <w:r w:rsidRPr="008C7178" w:rsidDel="00097D65">
          <w:rPr>
            <w:szCs w:val="24"/>
          </w:rPr>
          <w:delText>demonstrated predictive</w:delText>
        </w:r>
      </w:del>
      <w:r w:rsidRPr="008C7178">
        <w:rPr>
          <w:szCs w:val="24"/>
        </w:rPr>
        <w:t xml:space="preserve"> </w:t>
      </w:r>
      <w:del w:id="80" w:author="Billy Mitchell"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75"/>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2301A" w14:textId="77777777" w:rsidR="00BD792B" w:rsidRDefault="00BD792B">
      <w:pPr>
        <w:spacing w:after="0" w:line="240" w:lineRule="auto"/>
      </w:pPr>
      <w:r>
        <w:separator/>
      </w:r>
    </w:p>
  </w:endnote>
  <w:endnote w:type="continuationSeparator" w:id="0">
    <w:p w14:paraId="10BEA56F" w14:textId="77777777" w:rsidR="00BD792B" w:rsidRDefault="00BD792B">
      <w:pPr>
        <w:spacing w:after="0" w:line="240" w:lineRule="auto"/>
      </w:pPr>
      <w:r>
        <w:continuationSeparator/>
      </w:r>
    </w:p>
  </w:endnote>
  <w:endnote w:type="continuationNotice" w:id="1">
    <w:p w14:paraId="50483444" w14:textId="77777777" w:rsidR="00BD792B" w:rsidRDefault="00BD79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D6ACE6" w14:textId="77777777" w:rsidR="00BD792B" w:rsidRDefault="00BD792B">
      <w:pPr>
        <w:spacing w:after="0" w:line="240" w:lineRule="auto"/>
      </w:pPr>
      <w:r>
        <w:separator/>
      </w:r>
    </w:p>
  </w:footnote>
  <w:footnote w:type="continuationSeparator" w:id="0">
    <w:p w14:paraId="5EC16304" w14:textId="77777777" w:rsidR="00BD792B" w:rsidRDefault="00BD792B">
      <w:pPr>
        <w:spacing w:after="0" w:line="240" w:lineRule="auto"/>
      </w:pPr>
      <w:r>
        <w:continuationSeparator/>
      </w:r>
    </w:p>
  </w:footnote>
  <w:footnote w:type="continuationNotice" w:id="1">
    <w:p w14:paraId="793F36CA" w14:textId="77777777" w:rsidR="00BD792B" w:rsidRDefault="00BD79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lly Mitchell">
    <w15:presenceInfo w15:providerId="AD" w15:userId="S-1-5-21-3496871491-3148157022-986074665-490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5BAC"/>
    <w:rsid w:val="0023367E"/>
    <w:rsid w:val="00234192"/>
    <w:rsid w:val="00234839"/>
    <w:rsid w:val="00242BB1"/>
    <w:rsid w:val="00245B8B"/>
    <w:rsid w:val="0024610B"/>
    <w:rsid w:val="00246C29"/>
    <w:rsid w:val="002511D0"/>
    <w:rsid w:val="00260459"/>
    <w:rsid w:val="0028246F"/>
    <w:rsid w:val="002838BF"/>
    <w:rsid w:val="00284B25"/>
    <w:rsid w:val="002919B5"/>
    <w:rsid w:val="002B4BE0"/>
    <w:rsid w:val="002B63D1"/>
    <w:rsid w:val="002C591D"/>
    <w:rsid w:val="002C6443"/>
    <w:rsid w:val="002C6E4D"/>
    <w:rsid w:val="002D566C"/>
    <w:rsid w:val="002D61E5"/>
    <w:rsid w:val="002E518D"/>
    <w:rsid w:val="002E5FF1"/>
    <w:rsid w:val="002E68CC"/>
    <w:rsid w:val="00304055"/>
    <w:rsid w:val="00306036"/>
    <w:rsid w:val="0030710F"/>
    <w:rsid w:val="00331554"/>
    <w:rsid w:val="00345FE2"/>
    <w:rsid w:val="00354B3D"/>
    <w:rsid w:val="003816C4"/>
    <w:rsid w:val="0038635A"/>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A5F22"/>
    <w:rsid w:val="007B47B5"/>
    <w:rsid w:val="007B4A4C"/>
    <w:rsid w:val="007B651D"/>
    <w:rsid w:val="007C22D9"/>
    <w:rsid w:val="007C2A29"/>
    <w:rsid w:val="00801A78"/>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5D1D"/>
    <w:rsid w:val="00931006"/>
    <w:rsid w:val="00952E8D"/>
    <w:rsid w:val="00957D51"/>
    <w:rsid w:val="00963B42"/>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7C41"/>
    <w:rsid w:val="00B22AC1"/>
    <w:rsid w:val="00B501A4"/>
    <w:rsid w:val="00B56ED7"/>
    <w:rsid w:val="00B671FF"/>
    <w:rsid w:val="00B720B2"/>
    <w:rsid w:val="00B926ED"/>
    <w:rsid w:val="00B97AE8"/>
    <w:rsid w:val="00BA2525"/>
    <w:rsid w:val="00BA5093"/>
    <w:rsid w:val="00BA75FE"/>
    <w:rsid w:val="00BB6361"/>
    <w:rsid w:val="00BB6E74"/>
    <w:rsid w:val="00BD0AE5"/>
    <w:rsid w:val="00BD792B"/>
    <w:rsid w:val="00BE63C2"/>
    <w:rsid w:val="00BF7DA9"/>
    <w:rsid w:val="00C1208F"/>
    <w:rsid w:val="00C178FD"/>
    <w:rsid w:val="00C21522"/>
    <w:rsid w:val="00C240EC"/>
    <w:rsid w:val="00C27098"/>
    <w:rsid w:val="00C378C1"/>
    <w:rsid w:val="00C40880"/>
    <w:rsid w:val="00C41AEA"/>
    <w:rsid w:val="00C52CA8"/>
    <w:rsid w:val="00C63675"/>
    <w:rsid w:val="00C67D89"/>
    <w:rsid w:val="00C74FEB"/>
    <w:rsid w:val="00C87951"/>
    <w:rsid w:val="00CB34D6"/>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C1D9A"/>
    <w:rsid w:val="00DC49F8"/>
    <w:rsid w:val="00DD6A2C"/>
    <w:rsid w:val="00DE3CA9"/>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eader" Target="header5.xml"/><Relationship Id="rId26" Type="http://schemas.openxmlformats.org/officeDocument/2006/relationships/hyperlink" Target="https://aspredicted.org/XXH"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pn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s://aspredicted.org/XXH_W1V" TargetMode="External"/><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9.jpg"/><Relationship Id="rId27" Type="http://schemas.openxmlformats.org/officeDocument/2006/relationships/hyperlink" Target="https://aspredicted.org/XXH_W1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53</Pages>
  <Words>42245</Words>
  <Characters>240799</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8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1</cp:revision>
  <cp:lastPrinted>2022-11-28T01:28:00Z</cp:lastPrinted>
  <dcterms:created xsi:type="dcterms:W3CDTF">2023-05-22T21:21:00Z</dcterms:created>
  <dcterms:modified xsi:type="dcterms:W3CDTF">2023-11-0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